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4896C9E2" w14:textId="77777777" w:rsidR="00674AD4" w:rsidRPr="007653A9" w:rsidRDefault="00E96337" w:rsidP="00F83E3D">
      <w:pPr>
        <w:pStyle w:val="a"/>
        <w:bidi w:val="0"/>
        <w:rPr>
          <w:sz w:val="14"/>
          <w:szCs w:val="60"/>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169DE82E" w14:textId="77777777" w:rsidR="00841D36" w:rsidRPr="007653A9" w:rsidRDefault="00841D36" w:rsidP="006C0AFE">
      <w:pPr>
        <w:autoSpaceDE w:val="0"/>
        <w:autoSpaceDN w:val="0"/>
        <w:bidi/>
        <w:adjustRightInd w:val="0"/>
        <w:spacing w:after="0" w:line="276" w:lineRule="auto"/>
        <w:jc w:val="both"/>
        <w:rPr>
          <w:rFonts w:ascii="Times New Roman" w:eastAsia="Times New Roman" w:hAnsi="Times New Roman" w:cs="B Lotus"/>
          <w:bCs/>
          <w:color w:val="000000" w:themeColor="text1"/>
          <w:sz w:val="24"/>
          <w:rtl/>
          <w:lang w:bidi="fa-IR"/>
        </w:rPr>
      </w:pPr>
    </w:p>
    <w:p w14:paraId="42E0F89D" w14:textId="77777777" w:rsidR="00006474" w:rsidRPr="007653A9" w:rsidRDefault="00ED61F3" w:rsidP="00ED61F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r w:rsidR="00006474" w:rsidRPr="007653A9">
        <w:rPr>
          <w:rFonts w:ascii="Times New Roman" w:hAnsi="Times New Roman" w:cs="B Lotus" w:hint="cs"/>
          <w:color w:val="000000" w:themeColor="text1"/>
          <w:sz w:val="24"/>
          <w:rtl/>
        </w:rPr>
        <w:t>.</w:t>
      </w:r>
    </w:p>
    <w:p w14:paraId="4BAE78F3" w14:textId="77777777" w:rsidR="00ED61F3" w:rsidRPr="00385AEB" w:rsidRDefault="00ED61F3" w:rsidP="00E53554">
      <w:pPr>
        <w:pStyle w:val="a1"/>
        <w:rPr>
          <w:rtl/>
        </w:rPr>
      </w:pPr>
      <w:bookmarkStart w:id="53" w:name="_Toc188023340"/>
      <w:bookmarkStart w:id="54" w:name="_Toc429762103"/>
      <w:r w:rsidRPr="00385AEB">
        <w:rPr>
          <w:rFonts w:hint="cs"/>
          <w:rtl/>
        </w:rPr>
        <w:t>3</w:t>
      </w:r>
      <w:r w:rsidRPr="00385AEB">
        <w:rPr>
          <w:rtl/>
        </w:rPr>
        <w:t xml:space="preserve">-1 </w:t>
      </w:r>
      <w:r w:rsidRPr="00385AEB">
        <w:rPr>
          <w:rFonts w:hint="cs"/>
          <w:rtl/>
        </w:rPr>
        <w:t>عنوان موردنظر</w:t>
      </w:r>
      <w:bookmarkEnd w:id="53"/>
    </w:p>
    <w:p w14:paraId="7F62DAEA" w14:textId="77777777" w:rsidR="00ED61F3" w:rsidRPr="007653A9" w:rsidRDefault="00ED61F3" w:rsidP="00F83E3D">
      <w:pPr>
        <w:rPr>
          <w:b/>
          <w:rtl/>
        </w:rPr>
      </w:pPr>
      <w:r w:rsidRPr="007653A9">
        <w:rPr>
          <w:rFonts w:hint="cs"/>
          <w:rtl/>
        </w:rPr>
        <w:t xml:space="preserve">متن </w:t>
      </w:r>
      <w:r w:rsidR="00AE12C3">
        <w:rPr>
          <w:rFonts w:hint="cs"/>
          <w:rtl/>
        </w:rPr>
        <w:t>موردنظر</w:t>
      </w:r>
    </w:p>
    <w:p w14:paraId="0E753EA5"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rPr>
      </w:pPr>
    </w:p>
    <w:p w14:paraId="42F0E854" w14:textId="77777777" w:rsidR="00667353" w:rsidRPr="007653A9" w:rsidRDefault="00667353">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2F0DB4AF"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lastRenderedPageBreak/>
        <w:br w:type="page"/>
      </w:r>
    </w:p>
    <w:bookmarkEnd w:id="54"/>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5" w:name="_Toc429762108"/>
      <w:bookmarkStart w:id="56" w:name="_Toc188023341"/>
      <w:r w:rsidRPr="00535CC0">
        <w:rPr>
          <w:rFonts w:hint="cs"/>
          <w:rtl/>
        </w:rPr>
        <w:t xml:space="preserve">فصل </w:t>
      </w:r>
      <w:r w:rsidR="00754806" w:rsidRPr="00535CC0">
        <w:rPr>
          <w:rFonts w:hint="cs"/>
          <w:rtl/>
        </w:rPr>
        <w:t>چهارم:</w:t>
      </w:r>
      <w:bookmarkEnd w:id="55"/>
      <w:bookmarkEnd w:id="56"/>
    </w:p>
    <w:p w14:paraId="6BD06744" w14:textId="77777777" w:rsidR="00667353" w:rsidRPr="00535CC0" w:rsidRDefault="00667353" w:rsidP="00535CC0">
      <w:pPr>
        <w:pStyle w:val="a"/>
        <w:rPr>
          <w:rtl/>
        </w:rPr>
      </w:pPr>
      <w:bookmarkStart w:id="57"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7"/>
    </w:p>
    <w:p w14:paraId="35169ADC" w14:textId="77777777" w:rsidR="00667353" w:rsidRPr="00535CC0" w:rsidRDefault="00667353" w:rsidP="00535CC0">
      <w:pPr>
        <w:pStyle w:val="a"/>
        <w:rPr>
          <w:rtl/>
        </w:rPr>
      </w:pPr>
      <w:bookmarkStart w:id="58"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8"/>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268082A6" w14:textId="77777777" w:rsidR="00326EF0"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2B20DAAB" w14:textId="77777777" w:rsidR="00667353" w:rsidRPr="00385AEB" w:rsidRDefault="00667353" w:rsidP="00E53554">
      <w:pPr>
        <w:pStyle w:val="a1"/>
        <w:rPr>
          <w:rtl/>
        </w:rPr>
      </w:pPr>
      <w:bookmarkStart w:id="59" w:name="_Toc188023344"/>
      <w:bookmarkStart w:id="60" w:name="_Toc429762111"/>
      <w:r w:rsidRPr="00385AEB">
        <w:rPr>
          <w:rFonts w:hint="cs"/>
          <w:rtl/>
        </w:rPr>
        <w:t>4</w:t>
      </w:r>
      <w:r w:rsidRPr="00385AEB">
        <w:rPr>
          <w:rtl/>
        </w:rPr>
        <w:t xml:space="preserve">-1 </w:t>
      </w:r>
      <w:r w:rsidRPr="00385AEB">
        <w:rPr>
          <w:rFonts w:hint="cs"/>
          <w:rtl/>
        </w:rPr>
        <w:t>عنوان موردنظر</w:t>
      </w:r>
      <w:bookmarkEnd w:id="59"/>
    </w:p>
    <w:p w14:paraId="2671AD16" w14:textId="77777777" w:rsidR="00667353" w:rsidRPr="007653A9" w:rsidRDefault="00667353" w:rsidP="00A26904">
      <w:pPr>
        <w:rPr>
          <w:b/>
          <w:rtl/>
        </w:rPr>
      </w:pPr>
      <w:r w:rsidRPr="007653A9">
        <w:rPr>
          <w:rFonts w:hint="cs"/>
          <w:rtl/>
        </w:rPr>
        <w:t xml:space="preserve">متن </w:t>
      </w:r>
      <w:r w:rsidR="00AE12C3">
        <w:rPr>
          <w:rFonts w:hint="cs"/>
          <w:rtl/>
        </w:rPr>
        <w:t>موردنظر</w:t>
      </w:r>
    </w:p>
    <w:p w14:paraId="7209EC19"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p>
    <w:p w14:paraId="01B36363"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color w:val="000000" w:themeColor="text1"/>
          <w:sz w:val="24"/>
          <w:rtl/>
        </w:rPr>
        <w:br w:type="page"/>
      </w:r>
    </w:p>
    <w:bookmarkEnd w:id="60"/>
    <w:p w14:paraId="59F87A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C7E4B13" w14:textId="77777777" w:rsidR="00667353" w:rsidRPr="007653A9" w:rsidRDefault="00667353">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61" w:name="_Toc429762122"/>
      <w:bookmarkStart w:id="62" w:name="_Toc188023345"/>
      <w:r w:rsidRPr="007653A9">
        <w:rPr>
          <w:rFonts w:hint="cs"/>
          <w:rtl/>
        </w:rPr>
        <w:t>فصل</w:t>
      </w:r>
      <w:r w:rsidR="005F7CE2" w:rsidRPr="007653A9">
        <w:rPr>
          <w:rFonts w:hint="cs"/>
          <w:rtl/>
        </w:rPr>
        <w:t xml:space="preserve"> </w:t>
      </w:r>
      <w:r w:rsidR="00D37E4F" w:rsidRPr="007653A9">
        <w:rPr>
          <w:rFonts w:hint="cs"/>
          <w:rtl/>
        </w:rPr>
        <w:t>پنجم:</w:t>
      </w:r>
      <w:bookmarkEnd w:id="61"/>
      <w:bookmarkEnd w:id="62"/>
    </w:p>
    <w:p w14:paraId="391A765C" w14:textId="77777777" w:rsidR="004A745B" w:rsidRPr="007653A9" w:rsidRDefault="009032C8" w:rsidP="00B57AAB">
      <w:pPr>
        <w:pStyle w:val="a"/>
        <w:rPr>
          <w:rtl/>
        </w:rPr>
      </w:pPr>
      <w:bookmarkStart w:id="63" w:name="_Toc429762123"/>
      <w:bookmarkStart w:id="64"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3"/>
      <w:bookmarkEnd w:id="64"/>
    </w:p>
    <w:bookmarkStart w:id="65"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5"/>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6" w:name="_Toc429762124"/>
      <w:bookmarkStart w:id="67" w:name="_Toc188023348"/>
      <w:r w:rsidRPr="00B57AAB">
        <w:rPr>
          <w:rFonts w:hint="cs"/>
          <w:rtl/>
        </w:rPr>
        <w:t xml:space="preserve">5-1 </w:t>
      </w:r>
      <w:r w:rsidR="009032C8" w:rsidRPr="00B57AAB">
        <w:rPr>
          <w:rFonts w:hint="cs"/>
          <w:rtl/>
        </w:rPr>
        <w:t>نتیجه‌گیری</w:t>
      </w:r>
      <w:bookmarkEnd w:id="66"/>
      <w:bookmarkEnd w:id="67"/>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8" w:name="_Toc429762125"/>
      <w:bookmarkStart w:id="69" w:name="_Toc188023349"/>
      <w:r w:rsidRPr="00385AEB">
        <w:rPr>
          <w:rFonts w:hint="cs"/>
          <w:rtl/>
        </w:rPr>
        <w:t xml:space="preserve">5-2 </w:t>
      </w:r>
      <w:r w:rsidR="004A745B" w:rsidRPr="00385AEB">
        <w:rPr>
          <w:rFonts w:hint="cs"/>
          <w:rtl/>
        </w:rPr>
        <w:t>پيشنهادها</w:t>
      </w:r>
      <w:bookmarkEnd w:id="68"/>
      <w:bookmarkEnd w:id="69"/>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70" w:name="_Toc188023350"/>
      <w:r w:rsidRPr="007653A9">
        <w:rPr>
          <w:rFonts w:ascii="Times New Roman Bold" w:hAnsi="Times New Roman Bold" w:hint="cs"/>
          <w:color w:val="000000" w:themeColor="text1"/>
          <w:sz w:val="60"/>
          <w:szCs w:val="60"/>
          <w:rtl/>
        </w:rPr>
        <w:t>پیوست الف (در صورت وجود)</w:t>
      </w:r>
      <w:bookmarkEnd w:id="70"/>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71" w:name="_Toc429762126"/>
      <w:bookmarkStart w:id="72" w:name="_Toc188023351"/>
      <w:r w:rsidRPr="00483A06">
        <w:rPr>
          <w:rFonts w:hint="cs"/>
          <w:rtl/>
        </w:rPr>
        <w:t>فهرست</w:t>
      </w:r>
      <w:bookmarkEnd w:id="71"/>
      <w:bookmarkEnd w:id="72"/>
    </w:p>
    <w:p w14:paraId="7E892E38" w14:textId="77777777" w:rsidR="00D65962" w:rsidRPr="00483A06" w:rsidRDefault="00DE4599" w:rsidP="00483A06">
      <w:pPr>
        <w:pStyle w:val="a"/>
        <w:rPr>
          <w:rtl/>
        </w:rPr>
      </w:pPr>
      <w:bookmarkStart w:id="73" w:name="_Toc188023352"/>
      <w:r w:rsidRPr="00483A06">
        <w:rPr>
          <w:rFonts w:hint="cs"/>
          <w:rtl/>
        </w:rPr>
        <w:t xml:space="preserve">منابع و </w:t>
      </w:r>
      <w:r w:rsidR="00AE12C3" w:rsidRPr="00483A06">
        <w:rPr>
          <w:rFonts w:hint="cs"/>
          <w:rtl/>
        </w:rPr>
        <w:t>مأخذ</w:t>
      </w:r>
      <w:bookmarkEnd w:id="73"/>
    </w:p>
    <w:bookmarkStart w:id="74"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4"/>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5" w:name="_Toc429762128"/>
      <w:bookmarkStart w:id="76" w:name="_Toc188023354"/>
      <w:r w:rsidRPr="006C4425">
        <w:rPr>
          <w:rFonts w:ascii="Times New Roman" w:hAnsi="Times New Roman" w:cs="B Yagut" w:hint="cs"/>
          <w:sz w:val="28"/>
          <w:rtl/>
          <w:lang w:bidi="fa-IR"/>
        </w:rPr>
        <w:lastRenderedPageBreak/>
        <w:t>فهرست م</w:t>
      </w:r>
      <w:bookmarkEnd w:id="75"/>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6"/>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7"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7"/>
    </w:p>
    <w:p w14:paraId="4899BCE9" w14:textId="77777777" w:rsidR="00803DC9" w:rsidRPr="00803DC9" w:rsidRDefault="00803DC9" w:rsidP="00ED1DAE">
      <w:pPr>
        <w:pStyle w:val="EndNoteBibliography"/>
        <w:spacing w:after="0"/>
        <w:jc w:val="right"/>
      </w:pPr>
      <w:bookmarkStart w:id="78"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8"/>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9"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80"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80"/>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81"/>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2"/>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3"/>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4"/>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5"/>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6"/>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7"/>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8"/>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9"/>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90"/>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91"/>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2"/>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3"/>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4"/>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5"/>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6"/>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7"/>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8"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8"/>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9"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9"/>
    </w:p>
    <w:p w14:paraId="49754BC3" w14:textId="30BEA5CC" w:rsidR="00803DC9" w:rsidRPr="00803DC9" w:rsidRDefault="00803DC9" w:rsidP="00ED1DAE">
      <w:pPr>
        <w:pStyle w:val="EndNoteBibliography"/>
        <w:jc w:val="left"/>
        <w:rPr>
          <w:i/>
        </w:rPr>
      </w:pPr>
      <w:bookmarkStart w:id="100" w:name="_ENREF_23"/>
      <w:r w:rsidRPr="00803DC9">
        <w:rPr>
          <w:i/>
        </w:rPr>
        <w:t>.</w:t>
      </w:r>
      <w:bookmarkEnd w:id="100"/>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9"/>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8E7B66" w14:textId="77777777" w:rsidR="002B796B" w:rsidRDefault="002B796B" w:rsidP="005C341F">
      <w:pPr>
        <w:spacing w:after="0" w:line="240" w:lineRule="auto"/>
      </w:pPr>
      <w:r>
        <w:separator/>
      </w:r>
    </w:p>
  </w:endnote>
  <w:endnote w:type="continuationSeparator" w:id="0">
    <w:p w14:paraId="7E959247" w14:textId="77777777" w:rsidR="002B796B" w:rsidRDefault="002B796B"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0349408B-1CE7-47EC-867B-5045F944BAA5}"/>
    <w:embedBold r:id="rId2" w:fontKey="{52C92BB2-BF80-4CEE-B1F2-8E7E4671AF9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11949143-9FB9-48D6-9F51-84C04EAD6BD4}"/>
  </w:font>
  <w:font w:name="B Nazanin">
    <w:altName w:val="Courier New"/>
    <w:panose1 w:val="00000400000000000000"/>
    <w:charset w:val="B2"/>
    <w:family w:val="auto"/>
    <w:pitch w:val="variable"/>
    <w:sig w:usb0="00002001" w:usb1="80000000" w:usb2="00000008" w:usb3="00000000" w:csb0="00000040" w:csb1="00000000"/>
    <w:embedRegular r:id="rId4" w:fontKey="{60AF28EA-75BE-4146-9FBE-03C05727814C}"/>
    <w:embedBold r:id="rId5" w:fontKey="{DB1CC6BC-A5CC-4DC6-9540-1BCA7C5E19BC}"/>
  </w:font>
  <w:font w:name="Calibri Light">
    <w:panose1 w:val="020F0302020204030204"/>
    <w:charset w:val="00"/>
    <w:family w:val="swiss"/>
    <w:pitch w:val="variable"/>
    <w:sig w:usb0="E4002EFF" w:usb1="C200247B" w:usb2="00000009" w:usb3="00000000" w:csb0="000001FF" w:csb1="00000000"/>
    <w:embedRegular r:id="rId6" w:fontKey="{EC6A0AEA-5914-4C1E-9ADC-7960171115D3}"/>
    <w:embedBold r:id="rId7" w:fontKey="{D8F4BCC0-923C-477B-BD0B-A398A4DA8FA0}"/>
    <w:embedItalic r:id="rId8" w:fontKey="{1B9A90A9-FDBA-4B32-B91B-456AEDE179C4}"/>
    <w:embedBoldItalic r:id="rId9" w:fontKey="{25216103-2C9B-4638-8F5B-F23D94EDE0AD}"/>
  </w:font>
  <w:font w:name="Calibri">
    <w:panose1 w:val="020F0502020204030204"/>
    <w:charset w:val="00"/>
    <w:family w:val="swiss"/>
    <w:pitch w:val="variable"/>
    <w:sig w:usb0="E4002EFF" w:usb1="C200247B" w:usb2="00000009" w:usb3="00000000" w:csb0="000001FF" w:csb1="00000000"/>
    <w:embedRegular r:id="rId10" w:subsetted="1" w:fontKey="{7B416F35-6051-4764-81E3-968DE9D5E0E3}"/>
    <w:embedBold r:id="rId11" w:subsetted="1" w:fontKey="{74E73FE2-C305-4A92-AB9F-86A1C3074E19}"/>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C72F5A45-419F-4EFF-B42D-E28C364B46A4}"/>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316A65C3-25E6-442E-BB64-77BD52654F85}"/>
  </w:font>
  <w:font w:name="B Titr">
    <w:panose1 w:val="00000700000000000000"/>
    <w:charset w:val="B2"/>
    <w:family w:val="auto"/>
    <w:pitch w:val="variable"/>
    <w:sig w:usb0="00002001" w:usb1="80000000" w:usb2="00000008" w:usb3="00000000" w:csb0="00000040" w:csb1="00000000"/>
    <w:embedRegular r:id="rId14" w:subsetted="1" w:fontKey="{8EFFB1B1-DCA7-4800-9163-584899F98FB3}"/>
    <w:embedBold r:id="rId15" w:subsetted="1" w:fontKey="{16BA026D-5968-4E54-9C04-F86EAF487560}"/>
  </w:font>
  <w:font w:name="B Yagut">
    <w:panose1 w:val="00000400000000000000"/>
    <w:charset w:val="B2"/>
    <w:family w:val="auto"/>
    <w:pitch w:val="variable"/>
    <w:sig w:usb0="00002001" w:usb1="80000000" w:usb2="00000008" w:usb3="00000000" w:csb0="00000040" w:csb1="00000000"/>
    <w:embedRegular r:id="rId16" w:subsetted="1" w:fontKey="{EAA1D790-6C72-4F0D-8224-4F4EDE50EE17}"/>
    <w:embedBold r:id="rId17" w:subsetted="1" w:fontKey="{62E6ACAF-F490-4DC1-83D9-A2DB0266E0DA}"/>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99E5410F-DBBC-4A16-8EC8-B5EF939A122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20F8BD" w14:textId="77777777" w:rsidR="002B796B" w:rsidRDefault="002B796B" w:rsidP="005C341F">
      <w:pPr>
        <w:spacing w:after="0" w:line="240" w:lineRule="auto"/>
      </w:pPr>
      <w:r>
        <w:separator/>
      </w:r>
    </w:p>
  </w:footnote>
  <w:footnote w:type="continuationSeparator" w:id="0">
    <w:p w14:paraId="0255C2A9" w14:textId="77777777" w:rsidR="002B796B" w:rsidRDefault="002B796B"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6"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8"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9"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3"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4"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5"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6"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7"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18"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20"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1"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2"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24"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25"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26"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8"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3"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34"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14"/>
  </w:num>
  <w:num w:numId="3" w16cid:durableId="462427414">
    <w:abstractNumId w:val="27"/>
  </w:num>
  <w:num w:numId="4" w16cid:durableId="487553898">
    <w:abstractNumId w:val="15"/>
  </w:num>
  <w:num w:numId="5" w16cid:durableId="1171406964">
    <w:abstractNumId w:val="5"/>
  </w:num>
  <w:num w:numId="6" w16cid:durableId="230888330">
    <w:abstractNumId w:val="16"/>
  </w:num>
  <w:num w:numId="7" w16cid:durableId="1021198416">
    <w:abstractNumId w:val="3"/>
  </w:num>
  <w:num w:numId="8" w16cid:durableId="938025206">
    <w:abstractNumId w:val="34"/>
  </w:num>
  <w:num w:numId="9" w16cid:durableId="1245728121">
    <w:abstractNumId w:val="33"/>
  </w:num>
  <w:num w:numId="10" w16cid:durableId="737704813">
    <w:abstractNumId w:val="26"/>
  </w:num>
  <w:num w:numId="11" w16cid:durableId="534467407">
    <w:abstractNumId w:val="31"/>
  </w:num>
  <w:num w:numId="12" w16cid:durableId="158473171">
    <w:abstractNumId w:val="29"/>
  </w:num>
  <w:num w:numId="13" w16cid:durableId="1286346642">
    <w:abstractNumId w:val="28"/>
  </w:num>
  <w:num w:numId="14" w16cid:durableId="411977501">
    <w:abstractNumId w:val="13"/>
  </w:num>
  <w:num w:numId="15" w16cid:durableId="1378241340">
    <w:abstractNumId w:val="2"/>
  </w:num>
  <w:num w:numId="16" w16cid:durableId="807477271">
    <w:abstractNumId w:val="17"/>
  </w:num>
  <w:num w:numId="17" w16cid:durableId="576013863">
    <w:abstractNumId w:val="8"/>
  </w:num>
  <w:num w:numId="18" w16cid:durableId="508715327">
    <w:abstractNumId w:val="7"/>
  </w:num>
  <w:num w:numId="19" w16cid:durableId="1378815322">
    <w:abstractNumId w:val="32"/>
  </w:num>
  <w:num w:numId="20" w16cid:durableId="178933150">
    <w:abstractNumId w:val="20"/>
  </w:num>
  <w:num w:numId="21" w16cid:durableId="1934237192">
    <w:abstractNumId w:val="10"/>
  </w:num>
  <w:num w:numId="22" w16cid:durableId="89086646">
    <w:abstractNumId w:val="30"/>
  </w:num>
  <w:num w:numId="23" w16cid:durableId="319237652">
    <w:abstractNumId w:val="24"/>
  </w:num>
  <w:num w:numId="24" w16cid:durableId="97458262">
    <w:abstractNumId w:val="12"/>
  </w:num>
  <w:num w:numId="25" w16cid:durableId="757214707">
    <w:abstractNumId w:val="18"/>
  </w:num>
  <w:num w:numId="26" w16cid:durableId="1410694426">
    <w:abstractNumId w:val="4"/>
  </w:num>
  <w:num w:numId="27" w16cid:durableId="1130785814">
    <w:abstractNumId w:val="6"/>
  </w:num>
  <w:num w:numId="28" w16cid:durableId="85686699">
    <w:abstractNumId w:val="11"/>
  </w:num>
  <w:num w:numId="29" w16cid:durableId="1995572381">
    <w:abstractNumId w:val="9"/>
  </w:num>
  <w:num w:numId="30" w16cid:durableId="1281106498">
    <w:abstractNumId w:val="25"/>
  </w:num>
  <w:num w:numId="31" w16cid:durableId="1156189170">
    <w:abstractNumId w:val="1"/>
  </w:num>
  <w:num w:numId="32" w16cid:durableId="1531603316">
    <w:abstractNumId w:val="0"/>
  </w:num>
  <w:num w:numId="33" w16cid:durableId="677468457">
    <w:abstractNumId w:val="22"/>
  </w:num>
  <w:num w:numId="34" w16cid:durableId="486364225">
    <w:abstractNumId w:val="23"/>
  </w:num>
  <w:num w:numId="35" w16cid:durableId="1721128673">
    <w:abstractNumId w:val="1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CF4"/>
    <w:rsid w:val="00152520"/>
    <w:rsid w:val="001532DF"/>
    <w:rsid w:val="001533E8"/>
    <w:rsid w:val="00153402"/>
    <w:rsid w:val="00153745"/>
    <w:rsid w:val="00153C47"/>
    <w:rsid w:val="001541C0"/>
    <w:rsid w:val="0015509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B11"/>
    <w:rsid w:val="001A0EFE"/>
    <w:rsid w:val="001A13BB"/>
    <w:rsid w:val="001A1C00"/>
    <w:rsid w:val="001A3022"/>
    <w:rsid w:val="001A3494"/>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CF4"/>
    <w:rsid w:val="00462515"/>
    <w:rsid w:val="004627FE"/>
    <w:rsid w:val="004629B9"/>
    <w:rsid w:val="00462B7E"/>
    <w:rsid w:val="00462B83"/>
    <w:rsid w:val="00462EDE"/>
    <w:rsid w:val="004630C1"/>
    <w:rsid w:val="00463130"/>
    <w:rsid w:val="00463839"/>
    <w:rsid w:val="00463A0F"/>
    <w:rsid w:val="00463D6E"/>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8B9"/>
    <w:rsid w:val="004A5906"/>
    <w:rsid w:val="004A5AB0"/>
    <w:rsid w:val="004A5BA7"/>
    <w:rsid w:val="004A5C33"/>
    <w:rsid w:val="004A5D7C"/>
    <w:rsid w:val="004A5EB0"/>
    <w:rsid w:val="004A5EB5"/>
    <w:rsid w:val="004A67F6"/>
    <w:rsid w:val="004A7263"/>
    <w:rsid w:val="004A745B"/>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D05"/>
    <w:rsid w:val="004C6707"/>
    <w:rsid w:val="004C6FA4"/>
    <w:rsid w:val="004C6FCB"/>
    <w:rsid w:val="004C70BB"/>
    <w:rsid w:val="004C73D3"/>
    <w:rsid w:val="004C7B47"/>
    <w:rsid w:val="004D00D3"/>
    <w:rsid w:val="004D02A9"/>
    <w:rsid w:val="004D0798"/>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CE"/>
    <w:rsid w:val="007C461F"/>
    <w:rsid w:val="007C4E04"/>
    <w:rsid w:val="007C50E4"/>
    <w:rsid w:val="007C5227"/>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8FC"/>
    <w:rsid w:val="007D6BE8"/>
    <w:rsid w:val="007D746E"/>
    <w:rsid w:val="007D74D7"/>
    <w:rsid w:val="007D76DF"/>
    <w:rsid w:val="007D791E"/>
    <w:rsid w:val="007D7980"/>
    <w:rsid w:val="007D7A56"/>
    <w:rsid w:val="007D7BDE"/>
    <w:rsid w:val="007D7DBA"/>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51E8"/>
    <w:rsid w:val="0083529D"/>
    <w:rsid w:val="00835589"/>
    <w:rsid w:val="008356CD"/>
    <w:rsid w:val="00835AFA"/>
    <w:rsid w:val="00835B8B"/>
    <w:rsid w:val="00835C82"/>
    <w:rsid w:val="008361AB"/>
    <w:rsid w:val="008362F5"/>
    <w:rsid w:val="008374C1"/>
    <w:rsid w:val="00837B21"/>
    <w:rsid w:val="00837C66"/>
    <w:rsid w:val="00840966"/>
    <w:rsid w:val="00840B41"/>
    <w:rsid w:val="00840E99"/>
    <w:rsid w:val="008413E6"/>
    <w:rsid w:val="00841875"/>
    <w:rsid w:val="00841D36"/>
    <w:rsid w:val="00841DCD"/>
    <w:rsid w:val="0084261F"/>
    <w:rsid w:val="00842B22"/>
    <w:rsid w:val="00842DDA"/>
    <w:rsid w:val="00844275"/>
    <w:rsid w:val="00845B3C"/>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8C2"/>
    <w:rsid w:val="0088211F"/>
    <w:rsid w:val="008829FB"/>
    <w:rsid w:val="00883047"/>
    <w:rsid w:val="0088413B"/>
    <w:rsid w:val="00885292"/>
    <w:rsid w:val="00885615"/>
    <w:rsid w:val="00885875"/>
    <w:rsid w:val="00885894"/>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48E2"/>
    <w:rsid w:val="009F4932"/>
    <w:rsid w:val="009F498E"/>
    <w:rsid w:val="009F5EEF"/>
    <w:rsid w:val="009F5F7B"/>
    <w:rsid w:val="009F5FA7"/>
    <w:rsid w:val="009F6B33"/>
    <w:rsid w:val="009F6BF6"/>
    <w:rsid w:val="009F7048"/>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E40"/>
    <w:rsid w:val="00C56694"/>
    <w:rsid w:val="00C568A8"/>
    <w:rsid w:val="00C56D3B"/>
    <w:rsid w:val="00C571A8"/>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4</TotalTime>
  <Pages>61</Pages>
  <Words>13714</Words>
  <Characters>78175</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276</cp:revision>
  <cp:lastPrinted>2023-05-02T10:52:00Z</cp:lastPrinted>
  <dcterms:created xsi:type="dcterms:W3CDTF">2023-02-27T07:13:00Z</dcterms:created>
  <dcterms:modified xsi:type="dcterms:W3CDTF">2025-01-17T13:47:00Z</dcterms:modified>
</cp:coreProperties>
</file>